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8BC593" w14:textId="5564E3B1" w:rsidR="0099178D" w:rsidRDefault="00890E14" w:rsidP="00E44556">
      <w:pPr>
        <w:pStyle w:val="1"/>
      </w:pPr>
      <w:r>
        <w:rPr>
          <w:rFonts w:hint="eastAsia"/>
        </w:rPr>
        <w:t>組織雙元</w:t>
      </w:r>
      <w:r w:rsidR="009D7F11">
        <w:rPr>
          <w:rFonts w:hint="eastAsia"/>
        </w:rPr>
        <w:t>性</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pPr>
        <w:rPr>
          <w:rFonts w:hint="eastAsia"/>
        </w:rPr>
      </w:pPr>
      <w:r>
        <w:rPr>
          <w:rFonts w:hint="eastAsia"/>
        </w:rPr>
        <w:t>【探索具有脆弱性</w:t>
      </w:r>
      <w:r w:rsidR="00752074">
        <w:t>The fragility of exploration</w:t>
      </w:r>
      <w:r>
        <w:rPr>
          <w:rFonts w:hint="eastAsia"/>
        </w:rPr>
        <w:t>】</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pPr>
        <w:rPr>
          <w:rFonts w:hint="eastAsia"/>
        </w:rPr>
      </w:pPr>
      <w:r>
        <w:rPr>
          <w:rFonts w:hint="eastAsia"/>
        </w:rPr>
        <w:t>【探索的時間較長與不確定性】</w:t>
      </w:r>
      <w:r>
        <w:rPr>
          <w:rFonts w:hint="eastAsia"/>
        </w:rPr>
        <w:t>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Pr>
        <w:rPr>
          <w:rFonts w:hint="eastAsia"/>
        </w:rPr>
      </w:pPr>
    </w:p>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 xml:space="preserve">What is </w:t>
      </w:r>
      <w:r w:rsidR="00AF5F17">
        <w:lastRenderedPageBreak/>
        <w:t>good for one part of the organization is not always good for another part.</w:t>
      </w:r>
    </w:p>
    <w:p w14:paraId="0DF472CF" w14:textId="77777777" w:rsidR="004B4BB6" w:rsidRDefault="004B4BB6" w:rsidP="00AF5F17"/>
    <w:p w14:paraId="7167A46A" w14:textId="77777777" w:rsidR="004B4BB6" w:rsidRDefault="004B4BB6" w:rsidP="00AF5F17">
      <w:pPr>
        <w:rPr>
          <w:rFonts w:hint="eastAsia"/>
        </w:rPr>
      </w:pPr>
    </w:p>
    <w:p w14:paraId="674A286E" w14:textId="77777777" w:rsidR="007C2B4C" w:rsidRDefault="007C2B4C" w:rsidP="00987955">
      <w:pPr>
        <w:rPr>
          <w:rFonts w:hint="eastAsia"/>
        </w:rPr>
      </w:pPr>
    </w:p>
    <w:p w14:paraId="3728FDEC" w14:textId="3E0D651A" w:rsidR="00AF58C9" w:rsidRDefault="00AF58C9" w:rsidP="00A4632D">
      <w:r>
        <w:rPr>
          <w:rFonts w:hint="eastAsia"/>
        </w:rPr>
        <w:t>【定義利用】</w:t>
      </w:r>
      <w:r>
        <w:rPr>
          <w:rFonts w:hint="eastAsia"/>
        </w:rPr>
        <w:t>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Pr>
        <w:rPr>
          <w:rFonts w:hint="eastAsia"/>
        </w:rPr>
      </w:pPr>
    </w:p>
    <w:p w14:paraId="25602D24" w14:textId="1C8A63E3" w:rsidR="00FC045F" w:rsidRDefault="008E005D" w:rsidP="008E005D">
      <w:r>
        <w:rPr>
          <w:rFonts w:hint="eastAsia"/>
        </w:rPr>
        <w:t>【均衡兩者很重要】</w:t>
      </w:r>
      <w:r>
        <w:rPr>
          <w:rFonts w:hint="eastAsia"/>
        </w:rPr>
        <w:t>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pPr>
        <w:rPr>
          <w:rFonts w:hint="eastAsia"/>
        </w:rPr>
      </w:pPr>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w:t>
      </w:r>
      <w:r>
        <w:rPr>
          <w:rFonts w:hint="eastAsia"/>
        </w:rPr>
        <w:lastRenderedPageBreak/>
        <w:t>習</w:t>
      </w:r>
      <w:r w:rsidR="00D423C3">
        <w:rPr>
          <w:rFonts w:hint="eastAsia"/>
        </w:rPr>
        <w:t>:</w:t>
      </w:r>
      <w:r w:rsidRPr="006F3F0C">
        <w:rPr>
          <w:rFonts w:hint="eastAsia"/>
          <w:color w:val="EE0000"/>
        </w:rPr>
        <w:t>組織的知識和信念透過各種形式的指導、灌輸和示範傳播給個人</w:t>
      </w:r>
      <w:r>
        <w:rPr>
          <w:rFonts w:hint="eastAsia"/>
        </w:rPr>
        <w:t>。</w:t>
      </w:r>
      <w:r>
        <w:t>2. Mutual learning in knowledge development</w:t>
      </w:r>
      <w:r w:rsidR="006F3F0C">
        <w:rPr>
          <w:rFonts w:hint="eastAsia"/>
        </w:rPr>
        <w:t>:</w:t>
      </w:r>
      <w:r>
        <w:t>The knowledge and beliefs of the organization are transmitted to individuals through various forms of guidance, indoctrination and demonstration.</w:t>
      </w:r>
    </w:p>
    <w:p w14:paraId="1C060504" w14:textId="42F55B6E" w:rsidR="001444AE" w:rsidRDefault="001444AE" w:rsidP="000C3712">
      <w:r>
        <w:rPr>
          <w:rFonts w:hint="eastAsia"/>
        </w:rPr>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pPr>
        <w:rPr>
          <w:rFonts w:hint="eastAsia"/>
        </w:rPr>
      </w:pPr>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w:t>
      </w:r>
      <w:r>
        <w:rPr>
          <w:rFonts w:hint="eastAsia"/>
        </w:rPr>
        <w:t>學習、分析、模仿、再生和技術變革是任何旨在提升組織績效和增強競爭優勢的努力的重要組成部分。</w:t>
      </w:r>
    </w:p>
    <w:p w14:paraId="5A80DA77" w14:textId="67E00001" w:rsidR="00715DDF" w:rsidRDefault="00715DDF" w:rsidP="00715DDF">
      <w:r>
        <w:lastRenderedPageBreak/>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Each involves 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w:t>
      </w:r>
      <w:r w:rsidR="00EB05B2">
        <w:rPr>
          <w:rFonts w:hint="eastAsia"/>
        </w:rPr>
        <w:t>適應性</w:t>
      </w:r>
      <w:r w:rsidR="00EB05B2">
        <w:rPr>
          <w:rFonts w:hint="eastAsia"/>
        </w:rPr>
        <w:t>會在相互學習的情況下降低組織學習的效果。</w:t>
      </w:r>
      <w:r w:rsidR="00EB05B2">
        <w:t>As we have seen, it reduces the effectiveness of organizational learning in the context of mutual learning.</w:t>
      </w:r>
    </w:p>
    <w:p w14:paraId="6BF311DF" w14:textId="0C93189B" w:rsidR="00164F88" w:rsidRDefault="00CE615D" w:rsidP="00CE615D">
      <w:pPr>
        <w:pStyle w:val="2"/>
      </w:pPr>
      <w:r w:rsidRPr="00CE615D">
        <w:lastRenderedPageBreak/>
        <w:t>Unpacking Organizational Ambidexterity: Dimensions, Contingencies, and Synergistic Effect</w:t>
      </w:r>
      <w:r>
        <w:rPr>
          <w:rFonts w:hint="eastAsia"/>
        </w:rPr>
        <w:t>2009</w:t>
      </w:r>
      <w:r w:rsidR="00C552E3">
        <w:rPr>
          <w:rFonts w:hint="eastAsia"/>
        </w:rPr>
        <w:t xml:space="preserve">   123123123</w:t>
      </w:r>
      <w:r w:rsidR="00CC6824">
        <w:rPr>
          <w:rFonts w:hint="eastAsia"/>
        </w:rPr>
        <w:t>7777</w:t>
      </w:r>
    </w:p>
    <w:p w14:paraId="6218B772" w14:textId="78653081" w:rsidR="00A12790" w:rsidRPr="00A12790" w:rsidRDefault="00AC3C9B" w:rsidP="00C552E3">
      <w:pPr>
        <w:pStyle w:val="2"/>
        <w:rPr>
          <w:rFonts w:hint="eastAsia"/>
        </w:rPr>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1D152EAA" w14:textId="6E4A4025" w:rsidR="007C3719" w:rsidRDefault="007C3719" w:rsidP="004F0FB0">
      <w:pPr>
        <w:pStyle w:val="1"/>
      </w:pPr>
      <w:r>
        <w:rPr>
          <w:rFonts w:hint="eastAsia"/>
        </w:rPr>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w:t>
      </w:r>
      <w:r w:rsidR="00002F28">
        <w:rPr>
          <w:rFonts w:hint="eastAsia"/>
        </w:rPr>
        <w:lastRenderedPageBreak/>
        <w:t>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Third, not only do multiple agents use a complex object, but there are multiple affordances in any object-agent relationship, which we call affordance bundles (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 xml:space="preserve">Realization, as the action itself, is concrete and is concerned with structure rather than function. Structure is not concerned with the purpose of the action, but with the actual configuration of behaviors that constitute the </w:t>
      </w:r>
      <w:r w:rsidRPr="0024635D">
        <w:lastRenderedPageBreak/>
        <w:t>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 xml:space="preserve">Likewise, individuals using electronic mail systems have the possibility not only to communicate, but also to compose </w:t>
      </w:r>
      <w:r w:rsidR="00317134">
        <w:lastRenderedPageBreak/>
        <w:t>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Principle 5: Identify all 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lastRenderedPageBreak/>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 xml:space="preserve">Identifying combinations of affordances and their dependencies can help explain how interdependencies may impede the realization of intended </w:t>
      </w:r>
      <w:r w:rsidR="009D79E1">
        <w:lastRenderedPageBreak/>
        <w:t>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lastRenderedPageBreak/>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7">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8">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0" w:name="_Hlk199166865"/>
      <w:r w:rsidRPr="00E54710">
        <w:t>Norman</w:t>
      </w:r>
      <w:bookmarkEnd w:id="0"/>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1" w:name="_Hlk199166853"/>
      <w:r w:rsidRPr="004C5719">
        <w:rPr>
          <w:color w:val="0070C0"/>
        </w:rPr>
        <w:t>To Gibson, affordances are relationships. They exist naturally: they do not have to be visible, known, or desirable.</w:t>
      </w:r>
    </w:p>
    <w:bookmarkEnd w:id="1"/>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2" w:name="_Hlk199168092"/>
      <w:r w:rsidRPr="00E45CD9">
        <w:t>如果顯示器沒有觸控敏感螢幕，螢幕仍然可以觸碰，但對電腦系統沒有任何影響</w:t>
      </w:r>
      <w:bookmarkEnd w:id="2"/>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3"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3"/>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4"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4"/>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5"/>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6"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6"/>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7" w:name="_Hlk199171000"/>
      <w:r w:rsidRPr="00864168">
        <w:rPr>
          <w:color w:val="002060"/>
          <w:highlight w:val="yellow"/>
        </w:rPr>
        <w:t>環境的可能性和動物的生活方式是不可分割地結合在一起的</w:t>
      </w:r>
      <w:bookmarkEnd w:id="7"/>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
      <w:r>
        <w:rPr>
          <w:rFonts w:hint="eastAsia"/>
        </w:rPr>
        <w:t>回顧時</w:t>
      </w:r>
      <w:r w:rsidRPr="00536E7A">
        <w:t>往往伴隨認知、情緒與想法的交織</w:t>
      </w:r>
      <w:r>
        <w:rPr>
          <w:rFonts w:hint="eastAsia"/>
        </w:rPr>
        <w:t>，而這種回顧是一種持續的過程</w:t>
      </w:r>
      <w:commentRangeEnd w:id="8"/>
      <w:r>
        <w:rPr>
          <w:rStyle w:val="ae"/>
        </w:rPr>
        <w:commentReference w:id="8"/>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9"/>
      <w:r>
        <w:rPr>
          <w:rFonts w:hint="eastAsia"/>
        </w:rPr>
        <w:t>回顧時</w:t>
      </w:r>
      <w:r w:rsidRPr="00536E7A">
        <w:t>往往伴隨認知、情緒與想法的交織</w:t>
      </w:r>
      <w:r>
        <w:rPr>
          <w:rFonts w:hint="eastAsia"/>
        </w:rPr>
        <w:t>，而這種回顧是一種持續的過程</w:t>
      </w:r>
      <w:commentRangeEnd w:id="9"/>
      <w:r>
        <w:rPr>
          <w:rStyle w:val="ae"/>
        </w:rPr>
        <w:commentReference w:id="9"/>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10"/>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10"/>
      <w:r>
        <w:rPr>
          <w:rStyle w:val="ae"/>
        </w:rPr>
        <w:commentReference w:id="10"/>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1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11"/>
      <w:r>
        <w:rPr>
          <w:rStyle w:val="ae"/>
        </w:rPr>
        <w:commentReference w:id="11"/>
      </w:r>
      <w:r>
        <w:rPr>
          <w:rFonts w:hint="eastAsia"/>
        </w:rPr>
        <w:t>。</w:t>
      </w:r>
      <w:r w:rsidRPr="004F0D54">
        <w:t>特別是在面對高度不確定或突發情境時，</w:t>
      </w:r>
      <w:commentRangeStart w:id="12"/>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12"/>
      <w:r>
        <w:rPr>
          <w:rStyle w:val="ae"/>
        </w:rPr>
        <w:commentReference w:id="12"/>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13"/>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13"/>
      <w:r w:rsidRPr="00A63C43">
        <w:rPr>
          <w:rStyle w:val="ae"/>
        </w:rPr>
        <w:commentReference w:id="13"/>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14"/>
      <w:r w:rsidRPr="0047702A">
        <w:t>共生性制定行動</w:t>
      </w:r>
      <w:commentRangeEnd w:id="14"/>
      <w:r w:rsidRPr="0047702A">
        <w:rPr>
          <w:rStyle w:val="ae"/>
        </w:rPr>
        <w:commentReference w:id="14"/>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15" w:name="_Toc198908375"/>
      <w:r>
        <w:rPr>
          <w:rFonts w:hint="eastAsia"/>
        </w:rPr>
        <w:t xml:space="preserve">2.1.2 </w:t>
      </w:r>
      <w:r>
        <w:rPr>
          <w:rFonts w:hint="eastAsia"/>
        </w:rPr>
        <w:t>制定的動態循環過程</w:t>
      </w:r>
      <w:bookmarkEnd w:id="15"/>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16"/>
      <w:r w:rsidRPr="003630D2">
        <w:t>反應又進一步改變</w:t>
      </w:r>
      <w:r>
        <w:rPr>
          <w:rFonts w:hint="eastAsia"/>
        </w:rPr>
        <w:t>環境情境</w:t>
      </w:r>
      <w:commentRangeEnd w:id="16"/>
      <w:r>
        <w:rPr>
          <w:rStyle w:val="ae"/>
        </w:rPr>
        <w:commentReference w:id="16"/>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17"/>
      <w:r w:rsidRPr="005E297B">
        <w:t>環境不是客觀給定，而是行動與結構之間互動後</w:t>
      </w:r>
      <w:r w:rsidRPr="005E297B">
        <w:lastRenderedPageBreak/>
        <w:t>共同建構的產物</w:t>
      </w:r>
      <w:commentRangeEnd w:id="17"/>
      <w:r>
        <w:rPr>
          <w:rStyle w:val="ae"/>
        </w:rPr>
        <w:commentReference w:id="17"/>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18"/>
      <w:r w:rsidRPr="004A47A4">
        <w:t>Orlikowski</w:t>
      </w:r>
      <w:commentRangeEnd w:id="18"/>
      <w:r>
        <w:rPr>
          <w:rStyle w:val="ae"/>
        </w:rPr>
        <w:commentReference w:id="18"/>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9"/>
      <w:r w:rsidRPr="00F45239">
        <w:t>（</w:t>
      </w:r>
      <w:r w:rsidRPr="00F45239">
        <w:t>Gioia &amp; Chittipeddi, 1991</w:t>
      </w:r>
      <w:r w:rsidRPr="00F45239">
        <w:t>）</w:t>
      </w:r>
      <w:commentRangeEnd w:id="19"/>
      <w:r>
        <w:rPr>
          <w:rStyle w:val="ae"/>
        </w:rPr>
        <w:commentReference w:id="19"/>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20"/>
      <w:r w:rsidRPr="00B63179">
        <w:t>Giddens, 1984</w:t>
      </w:r>
      <w:r w:rsidRPr="00B63179">
        <w:t>）</w:t>
      </w:r>
      <w:commentRangeEnd w:id="20"/>
      <w:r>
        <w:rPr>
          <w:rStyle w:val="ae"/>
        </w:rPr>
        <w:commentReference w:id="20"/>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21"/>
      <w:r w:rsidRPr="00A877C0">
        <w:t>（</w:t>
      </w:r>
      <w:r w:rsidRPr="00A877C0">
        <w:t>Weick &amp; Putnam, 2006</w:t>
      </w:r>
      <w:r w:rsidRPr="00A877C0">
        <w:t>）</w:t>
      </w:r>
      <w:commentRangeEnd w:id="21"/>
      <w:r>
        <w:rPr>
          <w:rStyle w:val="ae"/>
        </w:rPr>
        <w:commentReference w:id="21"/>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22"/>
      <w:r w:rsidRPr="00B3713C">
        <w:rPr>
          <w:color w:val="EE0000"/>
        </w:rPr>
        <w:t>創造出他們所面對的部分環境</w:t>
      </w:r>
      <w:commentRangeEnd w:id="22"/>
      <w:r w:rsidRPr="00B3713C">
        <w:rPr>
          <w:rStyle w:val="ae"/>
          <w:color w:val="EE0000"/>
        </w:rPr>
        <w:commentReference w:id="22"/>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23" w:name="_Hlk198905272"/>
      <w:r w:rsidRPr="00626AF7">
        <w:t>Enactment is coupled with the contextual environmen</w:t>
      </w:r>
      <w:bookmarkEnd w:id="23"/>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24"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24"/>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9"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0"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11"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12"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13"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14"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16"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17"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8"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9"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20"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1"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22"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6DD68" w14:textId="77777777" w:rsidR="00A40B17" w:rsidRDefault="00A40B17" w:rsidP="00BB47A4">
      <w:pPr>
        <w:spacing w:after="0" w:line="240" w:lineRule="auto"/>
      </w:pPr>
      <w:r>
        <w:separator/>
      </w:r>
    </w:p>
  </w:endnote>
  <w:endnote w:type="continuationSeparator" w:id="0">
    <w:p w14:paraId="066AA5E6" w14:textId="77777777" w:rsidR="00A40B17" w:rsidRDefault="00A40B17"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C65B6C" w14:textId="77777777" w:rsidR="00A40B17" w:rsidRDefault="00A40B17" w:rsidP="00BB47A4">
      <w:pPr>
        <w:spacing w:after="0" w:line="240" w:lineRule="auto"/>
      </w:pPr>
      <w:r>
        <w:separator/>
      </w:r>
    </w:p>
  </w:footnote>
  <w:footnote w:type="continuationSeparator" w:id="0">
    <w:p w14:paraId="2CC2A8EE" w14:textId="77777777" w:rsidR="00A40B17" w:rsidRDefault="00A40B17"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7"/>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8"/>
  </w:num>
  <w:num w:numId="9" w16cid:durableId="504325728">
    <w:abstractNumId w:val="6"/>
  </w:num>
  <w:num w:numId="10" w16cid:durableId="115750119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2F28"/>
    <w:rsid w:val="00004C1A"/>
    <w:rsid w:val="00005193"/>
    <w:rsid w:val="000077B4"/>
    <w:rsid w:val="00007A22"/>
    <w:rsid w:val="00011406"/>
    <w:rsid w:val="000139B8"/>
    <w:rsid w:val="00015610"/>
    <w:rsid w:val="00021490"/>
    <w:rsid w:val="000216EE"/>
    <w:rsid w:val="0002226D"/>
    <w:rsid w:val="00032536"/>
    <w:rsid w:val="00032EAB"/>
    <w:rsid w:val="00033389"/>
    <w:rsid w:val="0003792B"/>
    <w:rsid w:val="00037ECC"/>
    <w:rsid w:val="00050B9D"/>
    <w:rsid w:val="00052DB3"/>
    <w:rsid w:val="00057FBC"/>
    <w:rsid w:val="0006266B"/>
    <w:rsid w:val="000657A2"/>
    <w:rsid w:val="0007663B"/>
    <w:rsid w:val="00077681"/>
    <w:rsid w:val="00080602"/>
    <w:rsid w:val="00084D94"/>
    <w:rsid w:val="000857B7"/>
    <w:rsid w:val="00091B3C"/>
    <w:rsid w:val="00097BA1"/>
    <w:rsid w:val="000A4BAF"/>
    <w:rsid w:val="000A55F8"/>
    <w:rsid w:val="000A6869"/>
    <w:rsid w:val="000A7569"/>
    <w:rsid w:val="000A778D"/>
    <w:rsid w:val="000B0CEC"/>
    <w:rsid w:val="000B5048"/>
    <w:rsid w:val="000C28C0"/>
    <w:rsid w:val="000C3712"/>
    <w:rsid w:val="000C5E09"/>
    <w:rsid w:val="000D0510"/>
    <w:rsid w:val="000D3F11"/>
    <w:rsid w:val="000D6291"/>
    <w:rsid w:val="000E24FD"/>
    <w:rsid w:val="000E589F"/>
    <w:rsid w:val="000E5A48"/>
    <w:rsid w:val="001006CD"/>
    <w:rsid w:val="0010171B"/>
    <w:rsid w:val="00103408"/>
    <w:rsid w:val="001045BF"/>
    <w:rsid w:val="001055C5"/>
    <w:rsid w:val="00110171"/>
    <w:rsid w:val="00112291"/>
    <w:rsid w:val="00117606"/>
    <w:rsid w:val="00123811"/>
    <w:rsid w:val="00132F02"/>
    <w:rsid w:val="001404A6"/>
    <w:rsid w:val="001444AE"/>
    <w:rsid w:val="0014533A"/>
    <w:rsid w:val="00147A0E"/>
    <w:rsid w:val="00156538"/>
    <w:rsid w:val="00164F88"/>
    <w:rsid w:val="00174517"/>
    <w:rsid w:val="00182C74"/>
    <w:rsid w:val="00183999"/>
    <w:rsid w:val="00184035"/>
    <w:rsid w:val="001944A4"/>
    <w:rsid w:val="00195A32"/>
    <w:rsid w:val="001962EB"/>
    <w:rsid w:val="001966FE"/>
    <w:rsid w:val="001974A3"/>
    <w:rsid w:val="00197DFB"/>
    <w:rsid w:val="001A1457"/>
    <w:rsid w:val="001A2E75"/>
    <w:rsid w:val="001A360B"/>
    <w:rsid w:val="001A38C7"/>
    <w:rsid w:val="001A648A"/>
    <w:rsid w:val="001A6B31"/>
    <w:rsid w:val="001B2DF2"/>
    <w:rsid w:val="001B5AC9"/>
    <w:rsid w:val="001B626E"/>
    <w:rsid w:val="001C540B"/>
    <w:rsid w:val="001C58CE"/>
    <w:rsid w:val="001D29EC"/>
    <w:rsid w:val="001D2FB0"/>
    <w:rsid w:val="001E3DCA"/>
    <w:rsid w:val="001F209F"/>
    <w:rsid w:val="001F2C16"/>
    <w:rsid w:val="001F2F04"/>
    <w:rsid w:val="001F3F8C"/>
    <w:rsid w:val="001F5FDD"/>
    <w:rsid w:val="001F787B"/>
    <w:rsid w:val="002327E0"/>
    <w:rsid w:val="00243783"/>
    <w:rsid w:val="0024635D"/>
    <w:rsid w:val="00257863"/>
    <w:rsid w:val="002620E3"/>
    <w:rsid w:val="0026254B"/>
    <w:rsid w:val="002652E1"/>
    <w:rsid w:val="00265C4C"/>
    <w:rsid w:val="00265DEB"/>
    <w:rsid w:val="00267116"/>
    <w:rsid w:val="00270CDA"/>
    <w:rsid w:val="002820A1"/>
    <w:rsid w:val="00282568"/>
    <w:rsid w:val="00292AD4"/>
    <w:rsid w:val="00292C76"/>
    <w:rsid w:val="00292FFC"/>
    <w:rsid w:val="002B1CCE"/>
    <w:rsid w:val="002B1D6E"/>
    <w:rsid w:val="002B30B8"/>
    <w:rsid w:val="002B3D1D"/>
    <w:rsid w:val="002B7BC4"/>
    <w:rsid w:val="002D3BD7"/>
    <w:rsid w:val="002D5F7A"/>
    <w:rsid w:val="002F00DF"/>
    <w:rsid w:val="002F03A4"/>
    <w:rsid w:val="002F10EF"/>
    <w:rsid w:val="002F2463"/>
    <w:rsid w:val="002F2BF3"/>
    <w:rsid w:val="002F48AB"/>
    <w:rsid w:val="00300B69"/>
    <w:rsid w:val="00301A02"/>
    <w:rsid w:val="00305706"/>
    <w:rsid w:val="003065C2"/>
    <w:rsid w:val="003144C5"/>
    <w:rsid w:val="00316C34"/>
    <w:rsid w:val="00317134"/>
    <w:rsid w:val="00320102"/>
    <w:rsid w:val="0032146B"/>
    <w:rsid w:val="00327630"/>
    <w:rsid w:val="0034167B"/>
    <w:rsid w:val="00344720"/>
    <w:rsid w:val="00344C89"/>
    <w:rsid w:val="0034504F"/>
    <w:rsid w:val="00346902"/>
    <w:rsid w:val="00351C48"/>
    <w:rsid w:val="00353551"/>
    <w:rsid w:val="00356F8C"/>
    <w:rsid w:val="00357A04"/>
    <w:rsid w:val="00361D8F"/>
    <w:rsid w:val="00364F31"/>
    <w:rsid w:val="003710B9"/>
    <w:rsid w:val="00374A79"/>
    <w:rsid w:val="00384519"/>
    <w:rsid w:val="003A5FC8"/>
    <w:rsid w:val="003A7F73"/>
    <w:rsid w:val="003B4B13"/>
    <w:rsid w:val="003B5688"/>
    <w:rsid w:val="003C2FCD"/>
    <w:rsid w:val="003C5776"/>
    <w:rsid w:val="003D29B5"/>
    <w:rsid w:val="003D5CA7"/>
    <w:rsid w:val="003E29EF"/>
    <w:rsid w:val="003E4105"/>
    <w:rsid w:val="003E4B30"/>
    <w:rsid w:val="003E4F3F"/>
    <w:rsid w:val="003F7C4A"/>
    <w:rsid w:val="003F7C4B"/>
    <w:rsid w:val="00404319"/>
    <w:rsid w:val="00404E35"/>
    <w:rsid w:val="00405BE8"/>
    <w:rsid w:val="00412C31"/>
    <w:rsid w:val="004153B3"/>
    <w:rsid w:val="00415706"/>
    <w:rsid w:val="004158E5"/>
    <w:rsid w:val="00426B9F"/>
    <w:rsid w:val="0043219A"/>
    <w:rsid w:val="00433ED8"/>
    <w:rsid w:val="00434D77"/>
    <w:rsid w:val="00436CD3"/>
    <w:rsid w:val="00437FF3"/>
    <w:rsid w:val="00443311"/>
    <w:rsid w:val="004460D5"/>
    <w:rsid w:val="004547BE"/>
    <w:rsid w:val="00456809"/>
    <w:rsid w:val="00470AE3"/>
    <w:rsid w:val="00473993"/>
    <w:rsid w:val="00480AB4"/>
    <w:rsid w:val="00482E79"/>
    <w:rsid w:val="00485ECF"/>
    <w:rsid w:val="004908CD"/>
    <w:rsid w:val="004A473F"/>
    <w:rsid w:val="004A62D4"/>
    <w:rsid w:val="004A78B9"/>
    <w:rsid w:val="004B2423"/>
    <w:rsid w:val="004B4BB6"/>
    <w:rsid w:val="004B7746"/>
    <w:rsid w:val="004B7CC9"/>
    <w:rsid w:val="004C04B7"/>
    <w:rsid w:val="004C5719"/>
    <w:rsid w:val="004C5EF7"/>
    <w:rsid w:val="004D6075"/>
    <w:rsid w:val="004E0CAF"/>
    <w:rsid w:val="004E200B"/>
    <w:rsid w:val="004E6601"/>
    <w:rsid w:val="004F0FB0"/>
    <w:rsid w:val="004F2F4D"/>
    <w:rsid w:val="004F6A38"/>
    <w:rsid w:val="0050006F"/>
    <w:rsid w:val="00501FAB"/>
    <w:rsid w:val="00504272"/>
    <w:rsid w:val="00513B87"/>
    <w:rsid w:val="0051719D"/>
    <w:rsid w:val="00530405"/>
    <w:rsid w:val="00530432"/>
    <w:rsid w:val="005367A2"/>
    <w:rsid w:val="0054448C"/>
    <w:rsid w:val="00553513"/>
    <w:rsid w:val="005607BF"/>
    <w:rsid w:val="005646F6"/>
    <w:rsid w:val="00564909"/>
    <w:rsid w:val="00564D93"/>
    <w:rsid w:val="005673C0"/>
    <w:rsid w:val="00567C09"/>
    <w:rsid w:val="00573B82"/>
    <w:rsid w:val="00583AF2"/>
    <w:rsid w:val="00593278"/>
    <w:rsid w:val="0059713D"/>
    <w:rsid w:val="005A19AE"/>
    <w:rsid w:val="005A210C"/>
    <w:rsid w:val="005A6A7D"/>
    <w:rsid w:val="005A6B3A"/>
    <w:rsid w:val="005A72AC"/>
    <w:rsid w:val="005B54B1"/>
    <w:rsid w:val="005C1ABF"/>
    <w:rsid w:val="005C4BA8"/>
    <w:rsid w:val="005C70E2"/>
    <w:rsid w:val="005D2D4C"/>
    <w:rsid w:val="005D5B66"/>
    <w:rsid w:val="005D7C82"/>
    <w:rsid w:val="005E1327"/>
    <w:rsid w:val="005E2BC3"/>
    <w:rsid w:val="005E37ED"/>
    <w:rsid w:val="005E72F5"/>
    <w:rsid w:val="005F185A"/>
    <w:rsid w:val="005F20AE"/>
    <w:rsid w:val="005F3525"/>
    <w:rsid w:val="005F7264"/>
    <w:rsid w:val="00601076"/>
    <w:rsid w:val="006029A9"/>
    <w:rsid w:val="00604038"/>
    <w:rsid w:val="0060448C"/>
    <w:rsid w:val="00604E82"/>
    <w:rsid w:val="00615A83"/>
    <w:rsid w:val="00616E5A"/>
    <w:rsid w:val="0062117E"/>
    <w:rsid w:val="0062135A"/>
    <w:rsid w:val="006275BA"/>
    <w:rsid w:val="0063232F"/>
    <w:rsid w:val="006329E9"/>
    <w:rsid w:val="00634CC5"/>
    <w:rsid w:val="00644404"/>
    <w:rsid w:val="006453E0"/>
    <w:rsid w:val="00645E9F"/>
    <w:rsid w:val="00656AAB"/>
    <w:rsid w:val="00656D00"/>
    <w:rsid w:val="00660C3B"/>
    <w:rsid w:val="00664394"/>
    <w:rsid w:val="006649D0"/>
    <w:rsid w:val="00664EE9"/>
    <w:rsid w:val="00667CC6"/>
    <w:rsid w:val="0067163A"/>
    <w:rsid w:val="0067423B"/>
    <w:rsid w:val="00674990"/>
    <w:rsid w:val="0067537D"/>
    <w:rsid w:val="00675CE3"/>
    <w:rsid w:val="00677706"/>
    <w:rsid w:val="0068433D"/>
    <w:rsid w:val="00684F87"/>
    <w:rsid w:val="00685069"/>
    <w:rsid w:val="00685137"/>
    <w:rsid w:val="00685534"/>
    <w:rsid w:val="00685569"/>
    <w:rsid w:val="00692313"/>
    <w:rsid w:val="00697FB2"/>
    <w:rsid w:val="006A2F90"/>
    <w:rsid w:val="006A6EA1"/>
    <w:rsid w:val="006B3133"/>
    <w:rsid w:val="006B4140"/>
    <w:rsid w:val="006B4300"/>
    <w:rsid w:val="006B476E"/>
    <w:rsid w:val="006B5264"/>
    <w:rsid w:val="006B64DB"/>
    <w:rsid w:val="006C295F"/>
    <w:rsid w:val="006C51ED"/>
    <w:rsid w:val="006D4165"/>
    <w:rsid w:val="006D5709"/>
    <w:rsid w:val="006F3F0C"/>
    <w:rsid w:val="007058AA"/>
    <w:rsid w:val="00710346"/>
    <w:rsid w:val="007125E6"/>
    <w:rsid w:val="00715DDF"/>
    <w:rsid w:val="0072014C"/>
    <w:rsid w:val="00723273"/>
    <w:rsid w:val="00732A77"/>
    <w:rsid w:val="00732BA5"/>
    <w:rsid w:val="00732F9B"/>
    <w:rsid w:val="00733C8E"/>
    <w:rsid w:val="007418CE"/>
    <w:rsid w:val="0074491B"/>
    <w:rsid w:val="007459C1"/>
    <w:rsid w:val="00746E0C"/>
    <w:rsid w:val="0075055F"/>
    <w:rsid w:val="00752074"/>
    <w:rsid w:val="00752976"/>
    <w:rsid w:val="00753C43"/>
    <w:rsid w:val="00756E2D"/>
    <w:rsid w:val="00765FAE"/>
    <w:rsid w:val="0077231A"/>
    <w:rsid w:val="00784973"/>
    <w:rsid w:val="0079652E"/>
    <w:rsid w:val="007A0CC3"/>
    <w:rsid w:val="007A3915"/>
    <w:rsid w:val="007A6138"/>
    <w:rsid w:val="007A673C"/>
    <w:rsid w:val="007B7AA0"/>
    <w:rsid w:val="007C1A49"/>
    <w:rsid w:val="007C2054"/>
    <w:rsid w:val="007C2B4C"/>
    <w:rsid w:val="007C3719"/>
    <w:rsid w:val="007C5251"/>
    <w:rsid w:val="007C7E40"/>
    <w:rsid w:val="007D05DA"/>
    <w:rsid w:val="007D34D2"/>
    <w:rsid w:val="007E1F8D"/>
    <w:rsid w:val="007E393D"/>
    <w:rsid w:val="007E58B1"/>
    <w:rsid w:val="007F0483"/>
    <w:rsid w:val="007F3F0C"/>
    <w:rsid w:val="007F4F05"/>
    <w:rsid w:val="007F687C"/>
    <w:rsid w:val="008023A5"/>
    <w:rsid w:val="008026A6"/>
    <w:rsid w:val="00802D2D"/>
    <w:rsid w:val="00802F6B"/>
    <w:rsid w:val="0080327E"/>
    <w:rsid w:val="00804EB4"/>
    <w:rsid w:val="00806454"/>
    <w:rsid w:val="008074A1"/>
    <w:rsid w:val="00810F9C"/>
    <w:rsid w:val="00815D0F"/>
    <w:rsid w:val="00821743"/>
    <w:rsid w:val="00834732"/>
    <w:rsid w:val="00836FA2"/>
    <w:rsid w:val="00840D88"/>
    <w:rsid w:val="00844102"/>
    <w:rsid w:val="00844AFA"/>
    <w:rsid w:val="00847375"/>
    <w:rsid w:val="00852815"/>
    <w:rsid w:val="008542ED"/>
    <w:rsid w:val="00857061"/>
    <w:rsid w:val="008607A9"/>
    <w:rsid w:val="00864168"/>
    <w:rsid w:val="00864DCE"/>
    <w:rsid w:val="00871AC2"/>
    <w:rsid w:val="00876A06"/>
    <w:rsid w:val="008803E7"/>
    <w:rsid w:val="00880D17"/>
    <w:rsid w:val="008867AE"/>
    <w:rsid w:val="00890DBD"/>
    <w:rsid w:val="00890E14"/>
    <w:rsid w:val="0089200A"/>
    <w:rsid w:val="008920AE"/>
    <w:rsid w:val="008927DA"/>
    <w:rsid w:val="008A5D8F"/>
    <w:rsid w:val="008B172F"/>
    <w:rsid w:val="008B4BBD"/>
    <w:rsid w:val="008B7C3E"/>
    <w:rsid w:val="008C17B9"/>
    <w:rsid w:val="008C6CAA"/>
    <w:rsid w:val="008D4B7C"/>
    <w:rsid w:val="008D6406"/>
    <w:rsid w:val="008E005D"/>
    <w:rsid w:val="008E5FC7"/>
    <w:rsid w:val="008F1456"/>
    <w:rsid w:val="008F5317"/>
    <w:rsid w:val="009005E1"/>
    <w:rsid w:val="0090331B"/>
    <w:rsid w:val="0090568E"/>
    <w:rsid w:val="00910431"/>
    <w:rsid w:val="00911B65"/>
    <w:rsid w:val="00913B24"/>
    <w:rsid w:val="0091782E"/>
    <w:rsid w:val="00917961"/>
    <w:rsid w:val="00925131"/>
    <w:rsid w:val="00927B68"/>
    <w:rsid w:val="00933134"/>
    <w:rsid w:val="00933DDE"/>
    <w:rsid w:val="00935421"/>
    <w:rsid w:val="00941446"/>
    <w:rsid w:val="00941C20"/>
    <w:rsid w:val="00942BCC"/>
    <w:rsid w:val="00943B9A"/>
    <w:rsid w:val="00943CAD"/>
    <w:rsid w:val="00944118"/>
    <w:rsid w:val="00962A52"/>
    <w:rsid w:val="0096323D"/>
    <w:rsid w:val="00966139"/>
    <w:rsid w:val="00967ABB"/>
    <w:rsid w:val="009704EF"/>
    <w:rsid w:val="009858FC"/>
    <w:rsid w:val="00986F50"/>
    <w:rsid w:val="00987955"/>
    <w:rsid w:val="0099178D"/>
    <w:rsid w:val="009938B2"/>
    <w:rsid w:val="009A03B0"/>
    <w:rsid w:val="009A3922"/>
    <w:rsid w:val="009A6561"/>
    <w:rsid w:val="009A7EDA"/>
    <w:rsid w:val="009B0DAF"/>
    <w:rsid w:val="009C00D2"/>
    <w:rsid w:val="009C1E49"/>
    <w:rsid w:val="009C59A4"/>
    <w:rsid w:val="009D1597"/>
    <w:rsid w:val="009D4095"/>
    <w:rsid w:val="009D4352"/>
    <w:rsid w:val="009D79E1"/>
    <w:rsid w:val="009D7F11"/>
    <w:rsid w:val="009E7359"/>
    <w:rsid w:val="009F7BFA"/>
    <w:rsid w:val="00A02B39"/>
    <w:rsid w:val="00A037F3"/>
    <w:rsid w:val="00A04527"/>
    <w:rsid w:val="00A05931"/>
    <w:rsid w:val="00A062D5"/>
    <w:rsid w:val="00A11DC0"/>
    <w:rsid w:val="00A121F0"/>
    <w:rsid w:val="00A12790"/>
    <w:rsid w:val="00A1361B"/>
    <w:rsid w:val="00A22FF8"/>
    <w:rsid w:val="00A2529F"/>
    <w:rsid w:val="00A27222"/>
    <w:rsid w:val="00A33393"/>
    <w:rsid w:val="00A33DCB"/>
    <w:rsid w:val="00A3476D"/>
    <w:rsid w:val="00A3563F"/>
    <w:rsid w:val="00A37091"/>
    <w:rsid w:val="00A40B17"/>
    <w:rsid w:val="00A41C22"/>
    <w:rsid w:val="00A41F74"/>
    <w:rsid w:val="00A459EA"/>
    <w:rsid w:val="00A4632D"/>
    <w:rsid w:val="00A46BF2"/>
    <w:rsid w:val="00A470FF"/>
    <w:rsid w:val="00A50491"/>
    <w:rsid w:val="00A50599"/>
    <w:rsid w:val="00A51997"/>
    <w:rsid w:val="00A5344A"/>
    <w:rsid w:val="00A60402"/>
    <w:rsid w:val="00A66145"/>
    <w:rsid w:val="00A66A4D"/>
    <w:rsid w:val="00A7123E"/>
    <w:rsid w:val="00A715FA"/>
    <w:rsid w:val="00A7182B"/>
    <w:rsid w:val="00A71BFC"/>
    <w:rsid w:val="00A721A8"/>
    <w:rsid w:val="00A7256B"/>
    <w:rsid w:val="00A74610"/>
    <w:rsid w:val="00A765D7"/>
    <w:rsid w:val="00A838A8"/>
    <w:rsid w:val="00AA7B79"/>
    <w:rsid w:val="00AB1198"/>
    <w:rsid w:val="00AB4F7E"/>
    <w:rsid w:val="00AB7BB4"/>
    <w:rsid w:val="00AC1E54"/>
    <w:rsid w:val="00AC1F13"/>
    <w:rsid w:val="00AC3C9B"/>
    <w:rsid w:val="00AD1BBB"/>
    <w:rsid w:val="00AD22C7"/>
    <w:rsid w:val="00AD3A71"/>
    <w:rsid w:val="00AD5B99"/>
    <w:rsid w:val="00AE5782"/>
    <w:rsid w:val="00AF0589"/>
    <w:rsid w:val="00AF16A9"/>
    <w:rsid w:val="00AF58C9"/>
    <w:rsid w:val="00AF5F17"/>
    <w:rsid w:val="00B0289A"/>
    <w:rsid w:val="00B07769"/>
    <w:rsid w:val="00B1234D"/>
    <w:rsid w:val="00B13ED9"/>
    <w:rsid w:val="00B15B25"/>
    <w:rsid w:val="00B25A34"/>
    <w:rsid w:val="00B26C8E"/>
    <w:rsid w:val="00B30719"/>
    <w:rsid w:val="00B310DD"/>
    <w:rsid w:val="00B32E2B"/>
    <w:rsid w:val="00B3575E"/>
    <w:rsid w:val="00B40C15"/>
    <w:rsid w:val="00B51B08"/>
    <w:rsid w:val="00B56666"/>
    <w:rsid w:val="00B57925"/>
    <w:rsid w:val="00B5795B"/>
    <w:rsid w:val="00B63937"/>
    <w:rsid w:val="00B661ED"/>
    <w:rsid w:val="00B72317"/>
    <w:rsid w:val="00B83246"/>
    <w:rsid w:val="00B860FA"/>
    <w:rsid w:val="00BA18B3"/>
    <w:rsid w:val="00BB0163"/>
    <w:rsid w:val="00BB47A4"/>
    <w:rsid w:val="00BD2A8E"/>
    <w:rsid w:val="00BD30E9"/>
    <w:rsid w:val="00BE3255"/>
    <w:rsid w:val="00BE6457"/>
    <w:rsid w:val="00BF2AC8"/>
    <w:rsid w:val="00BF5BCB"/>
    <w:rsid w:val="00BF64CC"/>
    <w:rsid w:val="00C00D40"/>
    <w:rsid w:val="00C07926"/>
    <w:rsid w:val="00C1298B"/>
    <w:rsid w:val="00C137D4"/>
    <w:rsid w:val="00C16F12"/>
    <w:rsid w:val="00C230F8"/>
    <w:rsid w:val="00C25ABD"/>
    <w:rsid w:val="00C265F9"/>
    <w:rsid w:val="00C3117A"/>
    <w:rsid w:val="00C321CD"/>
    <w:rsid w:val="00C34A89"/>
    <w:rsid w:val="00C360D2"/>
    <w:rsid w:val="00C42CCC"/>
    <w:rsid w:val="00C431C8"/>
    <w:rsid w:val="00C43D77"/>
    <w:rsid w:val="00C50B6E"/>
    <w:rsid w:val="00C520A5"/>
    <w:rsid w:val="00C534C4"/>
    <w:rsid w:val="00C552E3"/>
    <w:rsid w:val="00C569B4"/>
    <w:rsid w:val="00C63C76"/>
    <w:rsid w:val="00C80161"/>
    <w:rsid w:val="00C82CD4"/>
    <w:rsid w:val="00C90379"/>
    <w:rsid w:val="00C90BD3"/>
    <w:rsid w:val="00C93E76"/>
    <w:rsid w:val="00C94F79"/>
    <w:rsid w:val="00CA46E5"/>
    <w:rsid w:val="00CA639A"/>
    <w:rsid w:val="00CB3486"/>
    <w:rsid w:val="00CB4137"/>
    <w:rsid w:val="00CB5930"/>
    <w:rsid w:val="00CC46B6"/>
    <w:rsid w:val="00CC6824"/>
    <w:rsid w:val="00CC7176"/>
    <w:rsid w:val="00CD02C6"/>
    <w:rsid w:val="00CD0D47"/>
    <w:rsid w:val="00CD38E1"/>
    <w:rsid w:val="00CD3EE9"/>
    <w:rsid w:val="00CD4712"/>
    <w:rsid w:val="00CE00BB"/>
    <w:rsid w:val="00CE145D"/>
    <w:rsid w:val="00CE615D"/>
    <w:rsid w:val="00CF036D"/>
    <w:rsid w:val="00CF49D0"/>
    <w:rsid w:val="00CF57F3"/>
    <w:rsid w:val="00CF661E"/>
    <w:rsid w:val="00D00036"/>
    <w:rsid w:val="00D010DE"/>
    <w:rsid w:val="00D02158"/>
    <w:rsid w:val="00D101DC"/>
    <w:rsid w:val="00D108C4"/>
    <w:rsid w:val="00D10F1A"/>
    <w:rsid w:val="00D117CE"/>
    <w:rsid w:val="00D12BEA"/>
    <w:rsid w:val="00D15399"/>
    <w:rsid w:val="00D23989"/>
    <w:rsid w:val="00D256F2"/>
    <w:rsid w:val="00D258CD"/>
    <w:rsid w:val="00D30ABB"/>
    <w:rsid w:val="00D363E3"/>
    <w:rsid w:val="00D36B97"/>
    <w:rsid w:val="00D40A9B"/>
    <w:rsid w:val="00D40C28"/>
    <w:rsid w:val="00D423C3"/>
    <w:rsid w:val="00D52716"/>
    <w:rsid w:val="00D53B6B"/>
    <w:rsid w:val="00D544DA"/>
    <w:rsid w:val="00D570F5"/>
    <w:rsid w:val="00D6215D"/>
    <w:rsid w:val="00D63E3E"/>
    <w:rsid w:val="00D71054"/>
    <w:rsid w:val="00D72719"/>
    <w:rsid w:val="00D73CDE"/>
    <w:rsid w:val="00D836E3"/>
    <w:rsid w:val="00D848EC"/>
    <w:rsid w:val="00D910AE"/>
    <w:rsid w:val="00D91A34"/>
    <w:rsid w:val="00D93875"/>
    <w:rsid w:val="00D93AD8"/>
    <w:rsid w:val="00DA02FA"/>
    <w:rsid w:val="00DA1412"/>
    <w:rsid w:val="00DA3BFC"/>
    <w:rsid w:val="00DA4433"/>
    <w:rsid w:val="00DB435A"/>
    <w:rsid w:val="00DB70E4"/>
    <w:rsid w:val="00DC0FB8"/>
    <w:rsid w:val="00DC2474"/>
    <w:rsid w:val="00DC62DF"/>
    <w:rsid w:val="00DD1B00"/>
    <w:rsid w:val="00DD322B"/>
    <w:rsid w:val="00DE6C0F"/>
    <w:rsid w:val="00DE7D71"/>
    <w:rsid w:val="00DF0011"/>
    <w:rsid w:val="00DF6206"/>
    <w:rsid w:val="00E101B6"/>
    <w:rsid w:val="00E10C28"/>
    <w:rsid w:val="00E11BF7"/>
    <w:rsid w:val="00E127BC"/>
    <w:rsid w:val="00E150BA"/>
    <w:rsid w:val="00E20851"/>
    <w:rsid w:val="00E22C3F"/>
    <w:rsid w:val="00E23559"/>
    <w:rsid w:val="00E24ADE"/>
    <w:rsid w:val="00E338E4"/>
    <w:rsid w:val="00E35C46"/>
    <w:rsid w:val="00E42F2E"/>
    <w:rsid w:val="00E43F21"/>
    <w:rsid w:val="00E44556"/>
    <w:rsid w:val="00E44A2D"/>
    <w:rsid w:val="00E45CD9"/>
    <w:rsid w:val="00E54601"/>
    <w:rsid w:val="00E54710"/>
    <w:rsid w:val="00E603F1"/>
    <w:rsid w:val="00E61A18"/>
    <w:rsid w:val="00E640E8"/>
    <w:rsid w:val="00E7160D"/>
    <w:rsid w:val="00E7193C"/>
    <w:rsid w:val="00E76102"/>
    <w:rsid w:val="00E82AAA"/>
    <w:rsid w:val="00E9421C"/>
    <w:rsid w:val="00E97DA1"/>
    <w:rsid w:val="00EA2CC5"/>
    <w:rsid w:val="00EA344A"/>
    <w:rsid w:val="00EA3C67"/>
    <w:rsid w:val="00EA5CD6"/>
    <w:rsid w:val="00EB05B2"/>
    <w:rsid w:val="00EB0BB2"/>
    <w:rsid w:val="00EB115B"/>
    <w:rsid w:val="00EB1B91"/>
    <w:rsid w:val="00EB331C"/>
    <w:rsid w:val="00EC3D48"/>
    <w:rsid w:val="00ED4F82"/>
    <w:rsid w:val="00EE2EA0"/>
    <w:rsid w:val="00EE6D78"/>
    <w:rsid w:val="00EE727C"/>
    <w:rsid w:val="00EF372F"/>
    <w:rsid w:val="00EF4F5F"/>
    <w:rsid w:val="00EF67CB"/>
    <w:rsid w:val="00EF7DBA"/>
    <w:rsid w:val="00F0024F"/>
    <w:rsid w:val="00F01D63"/>
    <w:rsid w:val="00F04642"/>
    <w:rsid w:val="00F07318"/>
    <w:rsid w:val="00F109A3"/>
    <w:rsid w:val="00F11BDD"/>
    <w:rsid w:val="00F14CB9"/>
    <w:rsid w:val="00F25838"/>
    <w:rsid w:val="00F26195"/>
    <w:rsid w:val="00F2783D"/>
    <w:rsid w:val="00F40064"/>
    <w:rsid w:val="00F42C58"/>
    <w:rsid w:val="00F46948"/>
    <w:rsid w:val="00F503C7"/>
    <w:rsid w:val="00F60A06"/>
    <w:rsid w:val="00F679E3"/>
    <w:rsid w:val="00F71830"/>
    <w:rsid w:val="00F748D1"/>
    <w:rsid w:val="00F773C9"/>
    <w:rsid w:val="00F80696"/>
    <w:rsid w:val="00F82C4B"/>
    <w:rsid w:val="00F84D67"/>
    <w:rsid w:val="00F85E0E"/>
    <w:rsid w:val="00F91E50"/>
    <w:rsid w:val="00F91F98"/>
    <w:rsid w:val="00F93A67"/>
    <w:rsid w:val="00F9561D"/>
    <w:rsid w:val="00FA12A5"/>
    <w:rsid w:val="00FA31BC"/>
    <w:rsid w:val="00FA5C9B"/>
    <w:rsid w:val="00FA6E99"/>
    <w:rsid w:val="00FC045F"/>
    <w:rsid w:val="00FC4BE1"/>
    <w:rsid w:val="00FC4E5A"/>
    <w:rsid w:val="00FD0323"/>
    <w:rsid w:val="00FD13D3"/>
    <w:rsid w:val="00FD412C"/>
    <w:rsid w:val="00FD4ED6"/>
    <w:rsid w:val="00FD5188"/>
    <w:rsid w:val="00FD71A1"/>
    <w:rsid w:val="00FD78E3"/>
    <w:rsid w:val="00FE1E22"/>
    <w:rsid w:val="00FE2494"/>
    <w:rsid w:val="00FE53F9"/>
    <w:rsid w:val="00FF0855"/>
    <w:rsid w:val="00FF2EA1"/>
    <w:rsid w:val="00FF4FAB"/>
    <w:rsid w:val="00FF77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6</TotalTime>
  <Pages>60</Pages>
  <Words>13032</Words>
  <Characters>74287</Characters>
  <Application>Microsoft Office Word</Application>
  <DocSecurity>0</DocSecurity>
  <Lines>619</Lines>
  <Paragraphs>174</Paragraphs>
  <ScaleCrop>false</ScaleCrop>
  <Company/>
  <LinksUpToDate>false</LinksUpToDate>
  <CharactersWithSpaces>8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667</cp:revision>
  <dcterms:created xsi:type="dcterms:W3CDTF">2025-05-23T05:28:00Z</dcterms:created>
  <dcterms:modified xsi:type="dcterms:W3CDTF">2025-05-27T15:47:00Z</dcterms:modified>
</cp:coreProperties>
</file>